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5ADBC" w14:textId="133D2EF5" w:rsidR="00986C73" w:rsidRDefault="0034437F">
      <w:r>
        <w:t>Studies most related to mine:</w:t>
      </w:r>
    </w:p>
    <w:p w14:paraId="01CDD74F" w14:textId="77777777" w:rsidR="0034437F" w:rsidRDefault="0034437F" w:rsidP="0034437F">
      <w:pPr>
        <w:pStyle w:val="ListParagraph"/>
        <w:numPr>
          <w:ilvl w:val="0"/>
          <w:numId w:val="1"/>
        </w:numPr>
      </w:pPr>
      <w:r>
        <w:fldChar w:fldCharType="begin"/>
      </w:r>
      <w:r>
        <w:instrText xml:space="preserve"> ADDIN ZOTERO_ITEM CSL_CITATION {"citationID":"neDCsrws","properties":{"formattedCitation":"(Even and Smith 2020)","plainCitation":"(Even and Smith 2020)","noteIndex":0},"citationItems":[{"id":90,"uris":["http://zotero.org/users/local/Y2pNJapA/items/2D4PI54Z"],"uri":["http://zotero.org/users/local/Y2pNJapA/items/2D4PI54Z"],"itemData":{"id":90,"type":"article-journal","abstract":"Using records from a large public university, we examine the impact of Greek social organizations on academic performance and labor market outcomes. To isolate the causal effect of Greek life, we exploit a university policy prohibiting students from joining a Greek organization during their first semester and a minimum GPA for eligibility. Regression discontinuity and panel methods reveal that Greek affiliation reduces student grades by 0.1-0.3 standard deviations. Greek effects are largest during the semester of pledging, semesters of increased social activities, and for males. We find no evidence that Greek affiliation improves labor market outcomes for marginally eligible students.","container-title":"Journal of Human Resources","DOI":"10.3368/jhr.57.3.1018-9814R3","ISSN":"0022-166X, 1548-8004","journalAbbreviation":"J. Human Resources","language":"en","note":"publisher: University of Wisconsin Press","source":"jhr.uwpress.org","title":"Greek Life, Academics, and Earnings","URL":"http://jhr.uwpress.org/content/early/2020/03/03/jhr.57.3.1018-9814R3","author":[{"family":"Even","given":"William E."},{"family":"Smith","given":"Austin C."}],"accessed":{"date-parts":[["2020",10,9]]},"issued":{"date-parts":[["2020",3,9]]}}}],"schema":"https://github.com/citation-style-language/schema/raw/master/csl-citation.json"} </w:instrText>
      </w:r>
      <w:r>
        <w:fldChar w:fldCharType="separate"/>
      </w:r>
      <w:r>
        <w:rPr>
          <w:noProof/>
        </w:rPr>
        <w:t>(Even and Smith 2020)</w:t>
      </w:r>
      <w:r>
        <w:fldChar w:fldCharType="end"/>
      </w:r>
    </w:p>
    <w:p w14:paraId="50C9B31C" w14:textId="77777777" w:rsidR="0034437F" w:rsidRDefault="0034437F" w:rsidP="0034437F">
      <w:pPr>
        <w:pStyle w:val="ListParagraph"/>
        <w:numPr>
          <w:ilvl w:val="1"/>
          <w:numId w:val="1"/>
        </w:numPr>
      </w:pPr>
      <w:r>
        <w:t>Main Point:</w:t>
      </w:r>
    </w:p>
    <w:p w14:paraId="64E928F7" w14:textId="77777777" w:rsidR="0034437F" w:rsidRDefault="0034437F" w:rsidP="0034437F">
      <w:pPr>
        <w:pStyle w:val="ListParagraph"/>
        <w:numPr>
          <w:ilvl w:val="2"/>
          <w:numId w:val="1"/>
        </w:numPr>
      </w:pPr>
      <w:r>
        <w:t>Economic Study</w:t>
      </w:r>
    </w:p>
    <w:p w14:paraId="5FD57CDF" w14:textId="77777777" w:rsidR="0034437F" w:rsidRDefault="0034437F" w:rsidP="0034437F">
      <w:pPr>
        <w:pStyle w:val="ListParagraph"/>
        <w:numPr>
          <w:ilvl w:val="2"/>
          <w:numId w:val="1"/>
        </w:numPr>
      </w:pPr>
      <w:r>
        <w:t>Uses differed recruitment as the variation to get a causal effect of Greek life on grades.</w:t>
      </w:r>
    </w:p>
    <w:p w14:paraId="1C245B7E" w14:textId="77777777" w:rsidR="0034437F" w:rsidRDefault="0034437F" w:rsidP="0034437F">
      <w:pPr>
        <w:pStyle w:val="ListParagraph"/>
        <w:numPr>
          <w:ilvl w:val="2"/>
          <w:numId w:val="1"/>
        </w:numPr>
      </w:pPr>
      <w:r>
        <w:t>Grades reduce by 0.1-0.3 standard deviations attributed to Greeks</w:t>
      </w:r>
    </w:p>
    <w:p w14:paraId="39D6BA81" w14:textId="77777777" w:rsidR="0034437F" w:rsidRDefault="0034437F" w:rsidP="0034437F">
      <w:pPr>
        <w:pStyle w:val="ListParagraph"/>
        <w:numPr>
          <w:ilvl w:val="2"/>
          <w:numId w:val="1"/>
        </w:numPr>
      </w:pPr>
      <w:r>
        <w:t>Greek effects are largest during the semester of pledging</w:t>
      </w:r>
    </w:p>
    <w:p w14:paraId="7DBDB682" w14:textId="77777777" w:rsidR="0034437F" w:rsidRDefault="0034437F" w:rsidP="0034437F">
      <w:pPr>
        <w:pStyle w:val="ListParagraph"/>
        <w:numPr>
          <w:ilvl w:val="2"/>
          <w:numId w:val="1"/>
        </w:numPr>
      </w:pPr>
      <w:r>
        <w:t>No salary effects.</w:t>
      </w:r>
    </w:p>
    <w:p w14:paraId="720F9CA6" w14:textId="77777777" w:rsidR="0034437F" w:rsidRDefault="0034437F" w:rsidP="0034437F">
      <w:pPr>
        <w:pStyle w:val="ListParagraph"/>
        <w:numPr>
          <w:ilvl w:val="2"/>
          <w:numId w:val="1"/>
        </w:numPr>
      </w:pPr>
      <w:r>
        <w:t>This is an economics study in JHR</w:t>
      </w:r>
    </w:p>
    <w:p w14:paraId="5BF97D38" w14:textId="77777777" w:rsidR="0034437F" w:rsidRDefault="0034437F" w:rsidP="0034437F">
      <w:pPr>
        <w:pStyle w:val="ListParagraph"/>
        <w:numPr>
          <w:ilvl w:val="2"/>
          <w:numId w:val="1"/>
        </w:numPr>
      </w:pPr>
      <w:r>
        <w:t>Uses RD and panel methods with the minimum required GPA as the cutoff and the differed recruitment as the change.</w:t>
      </w:r>
    </w:p>
    <w:p w14:paraId="0D45C35C" w14:textId="77777777" w:rsidR="0034437F" w:rsidRDefault="0034437F" w:rsidP="0034437F">
      <w:pPr>
        <w:pStyle w:val="ListParagraph"/>
        <w:numPr>
          <w:ilvl w:val="1"/>
          <w:numId w:val="1"/>
        </w:numPr>
      </w:pPr>
      <w:r>
        <w:t>Author’s position:</w:t>
      </w:r>
    </w:p>
    <w:p w14:paraId="4864571F" w14:textId="77777777" w:rsidR="0034437F" w:rsidRDefault="0034437F" w:rsidP="0034437F">
      <w:pPr>
        <w:pStyle w:val="ListParagraph"/>
        <w:numPr>
          <w:ilvl w:val="2"/>
          <w:numId w:val="1"/>
        </w:numPr>
      </w:pPr>
      <w:r>
        <w:t xml:space="preserve">Selection into Greek organizations is </w:t>
      </w:r>
      <w:proofErr w:type="gramStart"/>
      <w:r>
        <w:t>definitely a</w:t>
      </w:r>
      <w:proofErr w:type="gramEnd"/>
      <w:r>
        <w:t xml:space="preserve"> problem</w:t>
      </w:r>
    </w:p>
    <w:p w14:paraId="4C6F0AAA" w14:textId="77777777" w:rsidR="0034437F" w:rsidRDefault="0034437F" w:rsidP="0034437F">
      <w:pPr>
        <w:pStyle w:val="ListParagraph"/>
        <w:numPr>
          <w:ilvl w:val="2"/>
          <w:numId w:val="1"/>
        </w:numPr>
      </w:pPr>
      <w:r>
        <w:t>Following a chapter suspension, grades of former members rebound closer to their expected levels suggesting that suspensions may also improve academics.</w:t>
      </w:r>
    </w:p>
    <w:p w14:paraId="5AF903C2" w14:textId="77777777" w:rsidR="0034437F" w:rsidRDefault="0034437F" w:rsidP="0034437F">
      <w:pPr>
        <w:pStyle w:val="ListParagraph"/>
        <w:numPr>
          <w:ilvl w:val="2"/>
          <w:numId w:val="1"/>
        </w:numPr>
      </w:pPr>
      <w:r>
        <w:t>Current dues can average near $500 per semester.</w:t>
      </w:r>
    </w:p>
    <w:p w14:paraId="1E1207D0" w14:textId="77777777" w:rsidR="0034437F" w:rsidRDefault="0034437F" w:rsidP="0034437F">
      <w:pPr>
        <w:pStyle w:val="ListParagraph"/>
        <w:numPr>
          <w:ilvl w:val="1"/>
          <w:numId w:val="1"/>
        </w:numPr>
      </w:pPr>
      <w:r>
        <w:t>How does it relate?</w:t>
      </w:r>
    </w:p>
    <w:p w14:paraId="34C28457" w14:textId="77777777" w:rsidR="0034437F" w:rsidRDefault="0034437F" w:rsidP="0034437F">
      <w:pPr>
        <w:pStyle w:val="ListParagraph"/>
        <w:numPr>
          <w:ilvl w:val="2"/>
          <w:numId w:val="1"/>
        </w:numPr>
      </w:pPr>
      <w:r>
        <w:t>Finds variation in differed recruitment. Finds a causal effect of Greek membership on GPA. Effects stronger for males.</w:t>
      </w:r>
    </w:p>
    <w:p w14:paraId="255BC5EA" w14:textId="77777777" w:rsidR="0034437F" w:rsidRDefault="0034437F" w:rsidP="0034437F">
      <w:pPr>
        <w:pStyle w:val="ListParagraph"/>
        <w:numPr>
          <w:ilvl w:val="2"/>
          <w:numId w:val="1"/>
        </w:numPr>
      </w:pPr>
      <w:r>
        <w:t>Looks specifically at effects on Greek membership</w:t>
      </w:r>
    </w:p>
    <w:p w14:paraId="4CC46059" w14:textId="77777777" w:rsidR="0034437F" w:rsidRDefault="0034437F" w:rsidP="0034437F">
      <w:pPr>
        <w:pStyle w:val="ListParagraph"/>
        <w:numPr>
          <w:ilvl w:val="1"/>
          <w:numId w:val="1"/>
        </w:numPr>
      </w:pPr>
      <w:r>
        <w:t>Data used:</w:t>
      </w:r>
    </w:p>
    <w:p w14:paraId="24B114F8" w14:textId="77777777" w:rsidR="0034437F" w:rsidRDefault="0034437F" w:rsidP="0034437F">
      <w:pPr>
        <w:pStyle w:val="ListParagraph"/>
        <w:numPr>
          <w:ilvl w:val="2"/>
          <w:numId w:val="1"/>
        </w:numPr>
      </w:pPr>
      <w:r>
        <w:t>Only looks at one large university</w:t>
      </w:r>
    </w:p>
    <w:p w14:paraId="387E3161" w14:textId="77777777" w:rsidR="0034437F" w:rsidRDefault="0034437F" w:rsidP="0034437F">
      <w:pPr>
        <w:pStyle w:val="ListParagraph"/>
        <w:numPr>
          <w:ilvl w:val="1"/>
          <w:numId w:val="1"/>
        </w:numPr>
      </w:pPr>
      <w:r>
        <w:t>Shortcomings</w:t>
      </w:r>
    </w:p>
    <w:p w14:paraId="5C39346C" w14:textId="77777777" w:rsidR="0034437F" w:rsidRDefault="0034437F" w:rsidP="0034437F">
      <w:pPr>
        <w:pStyle w:val="ListParagraph"/>
        <w:numPr>
          <w:ilvl w:val="2"/>
          <w:numId w:val="1"/>
        </w:numPr>
      </w:pPr>
      <w:r>
        <w:t>One university</w:t>
      </w:r>
    </w:p>
    <w:p w14:paraId="199CF970" w14:textId="4DB989D8" w:rsidR="0034437F" w:rsidRDefault="0034437F" w:rsidP="0034437F">
      <w:pPr>
        <w:pStyle w:val="ListParagraph"/>
        <w:numPr>
          <w:ilvl w:val="2"/>
          <w:numId w:val="1"/>
        </w:numPr>
      </w:pPr>
      <w:r>
        <w:t xml:space="preserve">Good academic performance data </w:t>
      </w:r>
    </w:p>
    <w:p w14:paraId="0A4EFFAC" w14:textId="77777777" w:rsidR="0010640D" w:rsidRDefault="0010640D" w:rsidP="0010640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QydEgAT9","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13B31F36"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59C11728"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propensity score matching to estimate the effects of Greek membership</w:t>
      </w:r>
    </w:p>
    <w:p w14:paraId="5FA250BE"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7100627C"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graduation on time and graduate school aspirations. </w:t>
      </w:r>
    </w:p>
    <w:p w14:paraId="36CF2A9B"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membership makes 14 percentage points. </w:t>
      </w:r>
    </w:p>
    <w:p w14:paraId="44A24404"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201820C7"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58AE252B" w14:textId="77777777" w:rsidR="0010640D" w:rsidRPr="000B1BF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igher Education Research Institute surveys (1994-1999)</w:t>
      </w:r>
    </w:p>
    <w:p w14:paraId="2BD4C946"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1D3A566D"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62125ED3"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75CCAC93"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cluded analysis from over 450 American colleges and universities</w:t>
      </w:r>
    </w:p>
    <w:p w14:paraId="48058122" w14:textId="77777777" w:rsidR="0010640D" w:rsidRPr="000E655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w:t>
      </w:r>
      <w:r>
        <w:rPr>
          <w:rFonts w:ascii="Arial" w:eastAsia="Times New Roman" w:hAnsi="Arial" w:cs="Arial"/>
          <w:color w:val="000000"/>
          <w:sz w:val="22"/>
          <w:szCs w:val="22"/>
        </w:rPr>
        <w:lastRenderedPageBreak/>
        <w:t xml:space="preserve">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1637C767"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74E969EB" w14:textId="77777777" w:rsidR="0010640D" w:rsidRPr="002E5CB8"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399162B8"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 Very limited external validity.</w:t>
      </w:r>
    </w:p>
    <w:p w14:paraId="1984FA8C"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1D8C8E33"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437FCFD" w14:textId="77777777" w:rsidR="0010640D" w:rsidRDefault="0010640D" w:rsidP="0010640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 I don’t think</w:t>
      </w:r>
    </w:p>
    <w:p w14:paraId="49084650" w14:textId="77777777" w:rsidR="0010640D" w:rsidRDefault="0010640D" w:rsidP="0010640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5D7E4D38" w14:textId="77777777" w:rsidR="0010640D" w:rsidRDefault="0010640D" w:rsidP="0010640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5165353C" w14:textId="472A9400" w:rsidR="0010640D" w:rsidRDefault="0010640D" w:rsidP="0010640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11250546" w14:textId="77777777" w:rsidR="00F61509" w:rsidRDefault="00F61509" w:rsidP="00F61509">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zes8TZGS","properties":{"formattedCitation":"(\\uc0\\u8220{}Greek Myth or Fact? The Role of Greek Houses in Alcohol and Drug Violations on American Campuses\\uc0\\u8221{} n.d.)","plainCitation":"(“Greek Myth or Fact? The Role of Greek Houses in Alcohol and Drug Violations on American Campuses” n.d.)","noteIndex":0},"citationItems":[{"id":637,"uris":["http://zotero.org/users/local/Y2pNJapA/items/E8Y6RPX2"],"uri":["http://zotero.org/users/local/Y2pNJapA/items/E8Y6RPX2"],"itemData":{"id":637,"type":"webpage","abstract":"Greek-letter student social groups, better known as fraternities and sororities, are a ubiquitous feature on many American higher education campuses....","language":"en","title":"Greek Myth or Fact? The Role of Greek Houses in Alcohol and Drug Violations on American Campuses","title-short":"Greek Myth or Fact?","URL":"https://www.iza.org/publications/dp/14660/greek-myth-or-fact-the-role-of-greek-houses-in-alcohol-and-drug-violations-on-american-campuses","accessed":{"date-parts":[["2021",11,21]]}}}],"schema":"https://github.com/citation-style-language/schema/raw/master/csl-citation.json"} </w:instrText>
      </w:r>
      <w:r>
        <w:rPr>
          <w:rFonts w:ascii="Arial" w:eastAsia="Times New Roman" w:hAnsi="Arial" w:cs="Arial"/>
          <w:color w:val="000000"/>
          <w:sz w:val="22"/>
          <w:szCs w:val="22"/>
        </w:rPr>
        <w:fldChar w:fldCharType="separate"/>
      </w:r>
      <w:r w:rsidRPr="00660F4C">
        <w:rPr>
          <w:rFonts w:ascii="Arial" w:hAnsi="Arial" w:cs="Arial"/>
          <w:color w:val="000000"/>
          <w:sz w:val="22"/>
        </w:rPr>
        <w:t>(“Greek Myth or Fact? The Role of Greek Houses in Alcohol and Drug Violations on American Campuses” n.d.)</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Manu Raghav</w:t>
      </w:r>
    </w:p>
    <w:p w14:paraId="54480F51"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Economic/Associative, not </w:t>
      </w:r>
      <w:proofErr w:type="gramStart"/>
      <w:r>
        <w:rPr>
          <w:rFonts w:ascii="Arial" w:eastAsia="Times New Roman" w:hAnsi="Arial" w:cs="Arial"/>
          <w:color w:val="000000"/>
          <w:sz w:val="22"/>
          <w:szCs w:val="22"/>
        </w:rPr>
        <w:t>really causal</w:t>
      </w:r>
      <w:proofErr w:type="gramEnd"/>
    </w:p>
    <w:p w14:paraId="6B807BCD"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investigates the degree to which fraternities affect drug and liquor law violations across universities in the US. Finds that a larger percentage of students in fraternities is associated with an increase in the number of drug law arrests. Finds that a larger percentage of sororities is associated with an increase in the number of liquor law violations.</w:t>
      </w:r>
    </w:p>
    <w:p w14:paraId="3B1A5E76"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Problems with this study: </w:t>
      </w:r>
    </w:p>
    <w:p w14:paraId="7DA6996C"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US News Reports which does not consider only IFC </w:t>
      </w:r>
      <w:proofErr w:type="gramStart"/>
      <w:r>
        <w:rPr>
          <w:rFonts w:ascii="Arial" w:eastAsia="Times New Roman" w:hAnsi="Arial" w:cs="Arial"/>
          <w:color w:val="000000"/>
          <w:sz w:val="22"/>
          <w:szCs w:val="22"/>
        </w:rPr>
        <w:t>fraternities:</w:t>
      </w:r>
      <w:proofErr w:type="gramEnd"/>
      <w:r>
        <w:rPr>
          <w:rFonts w:ascii="Arial" w:eastAsia="Times New Roman" w:hAnsi="Arial" w:cs="Arial"/>
          <w:color w:val="000000"/>
          <w:sz w:val="22"/>
          <w:szCs w:val="22"/>
        </w:rPr>
        <w:t xml:space="preserve"> considers multicultural and professional fraternities too which is a much different population.</w:t>
      </w:r>
    </w:p>
    <w:p w14:paraId="7B58CC27"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Campus Safety and security data which is aggregated to the yearly level. </w:t>
      </w:r>
    </w:p>
    <w:p w14:paraId="189CE131"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annot directly attribute the violations to fraternities/sororities.</w:t>
      </w:r>
    </w:p>
    <w:p w14:paraId="477C9320" w14:textId="77777777" w:rsidR="00F61509" w:rsidRPr="0087554F" w:rsidRDefault="00F61509" w:rsidP="00F61509">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p>
    <w:p w14:paraId="61EA02A0" w14:textId="77777777" w:rsidR="0010640D" w:rsidRDefault="0010640D" w:rsidP="0010640D"/>
    <w:p w14:paraId="2D3F395B" w14:textId="361A0E3D" w:rsidR="0034437F" w:rsidRDefault="0034437F"/>
    <w:p w14:paraId="20A0F7C1" w14:textId="5A4D666D" w:rsidR="0034437F" w:rsidRDefault="0034437F"/>
    <w:p w14:paraId="665F5018" w14:textId="4F5FE9E8" w:rsidR="0034437F" w:rsidRDefault="0034437F">
      <w:r>
        <w:t xml:space="preserve">Bigger restrictions </w:t>
      </w:r>
      <w:proofErr w:type="gramStart"/>
      <w:r>
        <w:t>makes</w:t>
      </w:r>
      <w:proofErr w:type="gramEnd"/>
      <w:r>
        <w:t xml:space="preserve"> less alcohol:</w:t>
      </w:r>
    </w:p>
    <w:p w14:paraId="05782A30" w14:textId="77777777" w:rsidR="0034437F" w:rsidRDefault="0034437F" w:rsidP="0034437F">
      <w:pPr>
        <w:pStyle w:val="ListParagraph"/>
        <w:numPr>
          <w:ilvl w:val="0"/>
          <w:numId w:val="1"/>
        </w:numPr>
      </w:pPr>
      <w:r>
        <w:fldChar w:fldCharType="begin"/>
      </w:r>
      <w:r>
        <w:instrText xml:space="preserve"> ADDIN ZOTERO_ITEM CSL_CITATION {"citationID":"d8XnByZ9","properties":{"formattedCitation":"(Hansen 2015)","plainCitation":"(Hansen 2015)","noteIndex":0},"citationItems":[{"id":661,"uris":["http://zotero.org/users/local/Y2pNJapA/items/2SJEGH6R"],"uri":["http://zotero.org/users/local/Y2pNJapA/items/2SJEGH6R"],"itemData":{"id":661,"type":"article-journal","abstract":"I test the effect of harsher punishments and sanctions on driving under the influence (DUI). In this setting, punishments are determined by strict rules on blood alcohol content (BAC) and previous offenses. Regression discontinuity derived estimates suggest that having a BAC above the DUI threshold reduces recidivism by up to 2 percentage points (17 percent). Likewise having a BAC over the aggravated DUI threshold reduces recidivism by an additional percentage point (9 percent). The results suggest that the additional sanctions experienced by drunk drivers at BAC thresholds are effective in reducing repeat drunk driving. (JEL I12, K42, R41)","container-title":"American Economic Review","DOI":"10.1257/aer.20130189","ISSN":"0002-8282","issue":"4","language":"en","page":"1581-1617","source":"www.aeaweb.org","title":"Punishment and Deterrence: Evidence from Drunk Driving","title-short":"Punishment and Deterrence","volume":"105","author":[{"family":"Hansen","given":"Benjamin"}],"issued":{"date-parts":[["2015",4]]}}}],"schema":"https://github.com/citation-style-language/schema/raw/master/csl-citation.json"} </w:instrText>
      </w:r>
      <w:r>
        <w:fldChar w:fldCharType="separate"/>
      </w:r>
      <w:r>
        <w:rPr>
          <w:noProof/>
        </w:rPr>
        <w:t>(Hansen 2015)</w:t>
      </w:r>
      <w:r>
        <w:fldChar w:fldCharType="end"/>
      </w:r>
    </w:p>
    <w:p w14:paraId="6DF7220A" w14:textId="77777777" w:rsidR="0034437F" w:rsidRDefault="0034437F" w:rsidP="0034437F">
      <w:pPr>
        <w:pStyle w:val="ListParagraph"/>
        <w:numPr>
          <w:ilvl w:val="1"/>
          <w:numId w:val="1"/>
        </w:numPr>
      </w:pPr>
      <w:r>
        <w:t>Main Point:</w:t>
      </w:r>
    </w:p>
    <w:p w14:paraId="3CE1D916" w14:textId="77777777" w:rsidR="0034437F" w:rsidRDefault="0034437F" w:rsidP="0034437F">
      <w:pPr>
        <w:pStyle w:val="ListParagraph"/>
        <w:numPr>
          <w:ilvl w:val="2"/>
          <w:numId w:val="1"/>
        </w:numPr>
      </w:pPr>
      <w:r>
        <w:t>Economic</w:t>
      </w:r>
    </w:p>
    <w:p w14:paraId="3F51F9C8" w14:textId="77777777" w:rsidR="0034437F" w:rsidRDefault="0034437F" w:rsidP="0034437F">
      <w:pPr>
        <w:pStyle w:val="ListParagraph"/>
        <w:numPr>
          <w:ilvl w:val="2"/>
          <w:numId w:val="1"/>
        </w:numPr>
      </w:pPr>
      <w:r>
        <w:t xml:space="preserve">More punitive laws on alcohol reduce </w:t>
      </w:r>
      <w:proofErr w:type="gramStart"/>
      <w:r>
        <w:t>peoples</w:t>
      </w:r>
      <w:proofErr w:type="gramEnd"/>
      <w:r>
        <w:t xml:space="preserve"> willingness to do it.</w:t>
      </w:r>
    </w:p>
    <w:p w14:paraId="46E850DC" w14:textId="77777777" w:rsidR="0034437F" w:rsidRDefault="0034437F" w:rsidP="0034437F">
      <w:pPr>
        <w:pStyle w:val="ListParagraph"/>
        <w:numPr>
          <w:ilvl w:val="1"/>
          <w:numId w:val="1"/>
        </w:numPr>
      </w:pPr>
      <w:r>
        <w:t>How does this relate?</w:t>
      </w:r>
    </w:p>
    <w:p w14:paraId="5972F4A4" w14:textId="7648212A" w:rsidR="0034437F" w:rsidRDefault="0034437F" w:rsidP="0034437F">
      <w:pPr>
        <w:pStyle w:val="ListParagraph"/>
        <w:numPr>
          <w:ilvl w:val="2"/>
          <w:numId w:val="1"/>
        </w:numPr>
      </w:pPr>
      <w:r>
        <w:t>Just further evidence on the effects of alcohol and restricting it.</w:t>
      </w:r>
    </w:p>
    <w:p w14:paraId="09564A3E" w14:textId="77777777" w:rsidR="0010640D" w:rsidRDefault="0010640D" w:rsidP="0010640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4E6AE3D2"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75B2CB13"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The control group here is older college students. Hence, comparing drinking and driving of young underage students to older </w:t>
      </w:r>
      <w:r>
        <w:rPr>
          <w:rFonts w:ascii="Arial" w:eastAsia="Times New Roman" w:hAnsi="Arial" w:cs="Arial"/>
          <w:color w:val="000000"/>
          <w:sz w:val="22"/>
          <w:szCs w:val="22"/>
        </w:rPr>
        <w:lastRenderedPageBreak/>
        <w:t>college students. 26-27% reduction in probability of drinking and driving among those who reported drinking away from home.</w:t>
      </w:r>
    </w:p>
    <w:p w14:paraId="6725854C"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 This has 119 schools and coverage of 40 states.</w:t>
      </w:r>
    </w:p>
    <w:p w14:paraId="257795F1"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77C01683"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482D34FB" w14:textId="77777777" w:rsidR="0010640D" w:rsidRDefault="0010640D" w:rsidP="0010640D">
      <w:pPr>
        <w:pStyle w:val="ListParagraph"/>
        <w:numPr>
          <w:ilvl w:val="0"/>
          <w:numId w:val="1"/>
        </w:numPr>
      </w:pPr>
    </w:p>
    <w:p w14:paraId="2D9D454B" w14:textId="77777777" w:rsidR="0034437F" w:rsidRDefault="0034437F"/>
    <w:p w14:paraId="78D30319" w14:textId="522ABC35" w:rsidR="0034437F" w:rsidRDefault="0034437F"/>
    <w:p w14:paraId="4C832D45" w14:textId="67F7F0D4" w:rsidR="0034437F" w:rsidRDefault="0034437F">
      <w:r>
        <w:t>Alcohol causes bad things to happen</w:t>
      </w:r>
      <w:r w:rsidR="00F61509">
        <w:t xml:space="preserve"> like heath/</w:t>
      </w:r>
      <w:proofErr w:type="spellStart"/>
      <w:r w:rsidR="00F61509">
        <w:t>moratality</w:t>
      </w:r>
      <w:proofErr w:type="spellEnd"/>
      <w:r w:rsidR="00F61509">
        <w:t>/crime</w:t>
      </w:r>
      <w:r>
        <w:t>:</w:t>
      </w:r>
    </w:p>
    <w:p w14:paraId="222DBA75" w14:textId="77777777" w:rsidR="0034437F" w:rsidRDefault="0034437F" w:rsidP="0034437F">
      <w:pPr>
        <w:pStyle w:val="ListParagraph"/>
        <w:numPr>
          <w:ilvl w:val="0"/>
          <w:numId w:val="1"/>
        </w:numPr>
      </w:pPr>
      <w:r>
        <w:fldChar w:fldCharType="begin"/>
      </w:r>
      <w:r>
        <w:instrText xml:space="preserve"> ADDIN ZOTERO_ITEM CSL_CITATION {"citationID":"cCKpWrUN","properties":{"formattedCitation":"(Francesconi and James 2019)","plainCitation":"(Francesconi and James 2019)","noteIndex":0},"citationItems":[{"id":671,"uris":["http://zotero.org/users/local/Y2pNJapA/items/JWQJRI6N"],"uri":["http://zotero.org/users/local/Y2pNJapA/items/JWQJRI6N"],"itemData":{"id":671,"type":"article-journal","abstract":"We estimate the effect of binge drinking on road accidents, accident and emergency (A&amp;amp;E) attendances and arrests using a variety of unique English data and a two-sample instrumental variables estimation procedure. Drinking $10+$ units of alcohol in a single session increases road accidents by 18.6%, injury-related A&amp;amp;E attendances by 6.6% and arrests by 71%. The marginal increase from eight to $10+$ alcoholic units implies nearly 6,100 extra road accidents every year, 63,000 additional A&amp;amp;E attendances and 100,000 additional arrests. The externality per mile driven by a binge drinker is about five pence and the punishment that internalises this externality is equivalent to a fine of £22,800 per drunk driving arrest.","container-title":"The Economic Journal","DOI":"10.1111/ecoj.12627","ISSN":"0013-0133","issue":"621","journalAbbreviation":"The Economic Journal","page":"2090-2136","source":"Silverchair","title":"Liquid Assets? the Short-Run Liabilities of Binge Drinking","title-short":"Liquid Assets?","volume":"129","author":[{"family":"Francesconi","given":"Marco"},{"family":"James","given":"Jonathan"}],"issued":{"date-parts":[["2019",7,1]]}}}],"schema":"https://github.com/citation-style-language/schema/raw/master/csl-citation.json"} </w:instrText>
      </w:r>
      <w:r>
        <w:fldChar w:fldCharType="separate"/>
      </w:r>
      <w:r>
        <w:rPr>
          <w:noProof/>
        </w:rPr>
        <w:t>(Francesconi and James 2019)</w:t>
      </w:r>
      <w:r>
        <w:fldChar w:fldCharType="end"/>
      </w:r>
    </w:p>
    <w:p w14:paraId="4F56D882" w14:textId="77777777" w:rsidR="0034437F" w:rsidRDefault="0034437F" w:rsidP="0034437F">
      <w:pPr>
        <w:pStyle w:val="ListParagraph"/>
        <w:numPr>
          <w:ilvl w:val="1"/>
          <w:numId w:val="1"/>
        </w:numPr>
      </w:pPr>
      <w:r>
        <w:t>Main Point:</w:t>
      </w:r>
    </w:p>
    <w:p w14:paraId="51BCC5AF" w14:textId="77777777" w:rsidR="0034437F" w:rsidRDefault="0034437F" w:rsidP="0034437F">
      <w:pPr>
        <w:pStyle w:val="ListParagraph"/>
        <w:numPr>
          <w:ilvl w:val="2"/>
          <w:numId w:val="1"/>
        </w:numPr>
      </w:pPr>
      <w:r>
        <w:t>Economic</w:t>
      </w:r>
    </w:p>
    <w:p w14:paraId="51F8B39F" w14:textId="77777777" w:rsidR="0034437F" w:rsidRDefault="0034437F" w:rsidP="0034437F">
      <w:pPr>
        <w:pStyle w:val="ListParagraph"/>
        <w:numPr>
          <w:ilvl w:val="2"/>
          <w:numId w:val="1"/>
        </w:numPr>
      </w:pPr>
      <w:r>
        <w:t xml:space="preserve">Alcohol causes all sorts of problems: binge drinking </w:t>
      </w:r>
      <w:proofErr w:type="gramStart"/>
      <w:r>
        <w:t>increase</w:t>
      </w:r>
      <w:proofErr w:type="gramEnd"/>
      <w:r>
        <w:t xml:space="preserve"> the probability of road accidents by 18%, injury-related accident and emergency attendances by 6% and arrests by 71%.</w:t>
      </w:r>
    </w:p>
    <w:p w14:paraId="4D0FCDED" w14:textId="77777777" w:rsidR="0034437F" w:rsidRDefault="0034437F" w:rsidP="0034437F">
      <w:pPr>
        <w:pStyle w:val="ListParagraph"/>
        <w:numPr>
          <w:ilvl w:val="2"/>
          <w:numId w:val="1"/>
        </w:numPr>
      </w:pPr>
      <w:r>
        <w:t>Uses two-stage least squares</w:t>
      </w:r>
    </w:p>
    <w:p w14:paraId="725BDDE7" w14:textId="77777777" w:rsidR="0034437F" w:rsidRDefault="0034437F" w:rsidP="0034437F">
      <w:pPr>
        <w:pStyle w:val="ListParagraph"/>
        <w:numPr>
          <w:ilvl w:val="1"/>
          <w:numId w:val="1"/>
        </w:numPr>
      </w:pPr>
      <w:r>
        <w:t>Author’s Position:</w:t>
      </w:r>
    </w:p>
    <w:p w14:paraId="495CDAD5" w14:textId="77777777" w:rsidR="0034437F" w:rsidRDefault="0034437F" w:rsidP="0034437F">
      <w:pPr>
        <w:pStyle w:val="ListParagraph"/>
        <w:numPr>
          <w:ilvl w:val="2"/>
          <w:numId w:val="1"/>
        </w:numPr>
      </w:pPr>
      <w:r>
        <w:t>Alcohol causes ad things to happen. Not much else to really note in this article that is related to my work.</w:t>
      </w:r>
    </w:p>
    <w:p w14:paraId="0A43F739" w14:textId="77777777" w:rsidR="0034437F" w:rsidRDefault="0034437F" w:rsidP="0034437F">
      <w:pPr>
        <w:pStyle w:val="ListParagraph"/>
        <w:numPr>
          <w:ilvl w:val="1"/>
          <w:numId w:val="1"/>
        </w:numPr>
      </w:pPr>
      <w:r>
        <w:t>How does it relate?</w:t>
      </w:r>
    </w:p>
    <w:p w14:paraId="6C6FF103" w14:textId="77777777" w:rsidR="0034437F" w:rsidRDefault="0034437F" w:rsidP="0034437F">
      <w:pPr>
        <w:pStyle w:val="ListParagraph"/>
        <w:numPr>
          <w:ilvl w:val="2"/>
          <w:numId w:val="1"/>
        </w:numPr>
      </w:pPr>
      <w:r>
        <w:t xml:space="preserve">Not very related – only on the effects of binge drinking and health effects/stupid behaviors </w:t>
      </w:r>
    </w:p>
    <w:p w14:paraId="1D7DFFD8" w14:textId="77777777" w:rsidR="0034437F" w:rsidRDefault="0034437F" w:rsidP="0034437F">
      <w:pPr>
        <w:pStyle w:val="ListParagraph"/>
        <w:numPr>
          <w:ilvl w:val="2"/>
          <w:numId w:val="1"/>
        </w:numPr>
      </w:pPr>
    </w:p>
    <w:p w14:paraId="05CCCFC6" w14:textId="77777777" w:rsidR="0034437F" w:rsidRDefault="0034437F" w:rsidP="0034437F">
      <w:pPr>
        <w:pStyle w:val="ListParagraph"/>
        <w:numPr>
          <w:ilvl w:val="1"/>
          <w:numId w:val="1"/>
        </w:numPr>
      </w:pPr>
      <w:r>
        <w:t>Data:</w:t>
      </w:r>
    </w:p>
    <w:p w14:paraId="1D4B8B4A" w14:textId="77777777" w:rsidR="0034437F" w:rsidRDefault="0034437F" w:rsidP="0034437F">
      <w:pPr>
        <w:pStyle w:val="ListParagraph"/>
        <w:numPr>
          <w:ilvl w:val="2"/>
          <w:numId w:val="1"/>
        </w:numPr>
      </w:pPr>
      <w:r>
        <w:t>Health survey in England</w:t>
      </w:r>
    </w:p>
    <w:p w14:paraId="762B5DBC" w14:textId="33047D1D" w:rsidR="0034437F" w:rsidRDefault="0034437F" w:rsidP="0034437F">
      <w:pPr>
        <w:pStyle w:val="ListParagraph"/>
        <w:numPr>
          <w:ilvl w:val="1"/>
          <w:numId w:val="1"/>
        </w:numPr>
      </w:pPr>
      <w:r>
        <w:t>Shortcomings:</w:t>
      </w:r>
    </w:p>
    <w:p w14:paraId="2A017FAA" w14:textId="77777777" w:rsidR="0034437F" w:rsidRDefault="0034437F" w:rsidP="0034437F">
      <w:pPr>
        <w:pStyle w:val="ListParagraph"/>
        <w:numPr>
          <w:ilvl w:val="0"/>
          <w:numId w:val="1"/>
        </w:numPr>
      </w:pPr>
      <w:r>
        <w:fldChar w:fldCharType="begin"/>
      </w:r>
      <w:r>
        <w:instrText xml:space="preserve"> ADDIN ZOTERO_ITEM CSL_CITATION {"citationID":"BsyqNBOg","properties":{"formattedCitation":"(Carpenter and Dobkin 2009)","plainCitation":"(Carpenter and Dobkin 2009)","noteIndex":0},"citationItems":[{"id":658,"uris":["http://zotero.org/users/local/Y2pNJapA/items/ANINWK8J"],"uri":["http://zotero.org/users/local/Y2pNJapA/items/ANINWK8J"],"itemData":{"id":658,"type":"article-journal","abstract":"We estimate the effect of alcohol consumption on mortality using\nthe minimum drinking age in a regression discontinuity design. We\nfind large and immediate increases in drinking at age 21, including\na 21 percent increase in recent drinking days. We also find a\ndiscrete 9 percent increase in the mortality rate at age 21, primarily\ndue to motor vehicle accidents, alcohol-related deaths, and suicides.\nWe estimate a 10 percent increase in the number of drinking days\nfor young adults results in a 4.3 percent increase in mortality. Our\nresults suggest policies that reduce drinking among young adults\ncan have substantial public health benefits. (JEL I12, I18)","container-title":"American Economic Journal: Applied Economics","DOI":"10.1257/app.1.1.164","ISSN":"1945-7782","issue":"1","language":"en","page":"164-182","source":"www.aeaweb.org","title":"The Effect of Alcohol Consumption on Mortality: Regression Discontinuity Evidence from the Minimum Drinking Age","title-short":"The Effect of Alcohol Consumption on Mortality","volume":"1","author":[{"family":"Carpenter","given":"Christopher"},{"family":"Dobkin","given":"Carlos"}],"issued":{"date-parts":[["2009",1]]}}}],"schema":"https://github.com/citation-style-language/schema/raw/master/csl-citation.json"} </w:instrText>
      </w:r>
      <w:r>
        <w:fldChar w:fldCharType="separate"/>
      </w:r>
      <w:r>
        <w:rPr>
          <w:noProof/>
        </w:rPr>
        <w:t>(Carpenter and Dobkin 2009)</w:t>
      </w:r>
      <w:r>
        <w:fldChar w:fldCharType="end"/>
      </w:r>
    </w:p>
    <w:p w14:paraId="168B61B2" w14:textId="77777777" w:rsidR="0034437F" w:rsidRDefault="0034437F" w:rsidP="0034437F">
      <w:pPr>
        <w:pStyle w:val="ListParagraph"/>
        <w:numPr>
          <w:ilvl w:val="1"/>
          <w:numId w:val="1"/>
        </w:numPr>
      </w:pPr>
      <w:r>
        <w:t>Main Point:</w:t>
      </w:r>
    </w:p>
    <w:p w14:paraId="7C2FA155" w14:textId="77777777" w:rsidR="0034437F" w:rsidRDefault="0034437F" w:rsidP="0034437F">
      <w:pPr>
        <w:pStyle w:val="ListParagraph"/>
        <w:numPr>
          <w:ilvl w:val="2"/>
          <w:numId w:val="1"/>
        </w:numPr>
      </w:pPr>
      <w:r>
        <w:t>Alcohol has mortality effects. Drinking is bad.</w:t>
      </w:r>
    </w:p>
    <w:p w14:paraId="4A4D3882" w14:textId="77777777" w:rsidR="0034437F" w:rsidRDefault="0034437F" w:rsidP="0034437F">
      <w:pPr>
        <w:pStyle w:val="ListParagraph"/>
        <w:numPr>
          <w:ilvl w:val="2"/>
          <w:numId w:val="1"/>
        </w:numPr>
      </w:pPr>
      <w:r>
        <w:t>9% increase in the mortality rate at age 21.</w:t>
      </w:r>
    </w:p>
    <w:p w14:paraId="0F7DAC2B" w14:textId="77777777" w:rsidR="0034437F" w:rsidRDefault="0034437F" w:rsidP="0034437F">
      <w:pPr>
        <w:pStyle w:val="ListParagraph"/>
        <w:numPr>
          <w:ilvl w:val="3"/>
          <w:numId w:val="1"/>
        </w:numPr>
      </w:pPr>
      <w:r>
        <w:t>This is from alcohol overdose, drunk driving, and suicides.</w:t>
      </w:r>
    </w:p>
    <w:p w14:paraId="6342B866" w14:textId="77777777" w:rsidR="0034437F" w:rsidRDefault="0034437F" w:rsidP="0034437F">
      <w:pPr>
        <w:pStyle w:val="ListParagraph"/>
        <w:numPr>
          <w:ilvl w:val="1"/>
          <w:numId w:val="1"/>
        </w:numPr>
      </w:pPr>
      <w:r>
        <w:t>How does it relate?</w:t>
      </w:r>
    </w:p>
    <w:p w14:paraId="11A90589" w14:textId="40B0B5A0" w:rsidR="0034437F" w:rsidRDefault="0034437F" w:rsidP="0034437F">
      <w:pPr>
        <w:pStyle w:val="ListParagraph"/>
        <w:numPr>
          <w:ilvl w:val="2"/>
          <w:numId w:val="1"/>
        </w:numPr>
      </w:pPr>
      <w:r>
        <w:t>Effects of alcohol and why it’s bad/why we care about alcohol.</w:t>
      </w:r>
    </w:p>
    <w:p w14:paraId="3C182453" w14:textId="77777777" w:rsidR="0034437F" w:rsidRDefault="0034437F" w:rsidP="0034437F">
      <w:pPr>
        <w:pStyle w:val="ListParagraph"/>
        <w:numPr>
          <w:ilvl w:val="0"/>
          <w:numId w:val="1"/>
        </w:numPr>
      </w:pPr>
      <w:r>
        <w:fldChar w:fldCharType="begin"/>
      </w:r>
      <w:r>
        <w:instrText xml:space="preserve"> ADDIN ZOTERO_ITEM CSL_CITATION {"citationID":"bYrTSZI7","properties":{"formattedCitation":"(Carpenter and Dobkin 2017)","plainCitation":"(Carpenter and Dobkin 2017)","noteIndex":0},"citationItems":[{"id":655,"uris":["http://zotero.org/users/local/Y2pNJapA/items/3M7WYFAJ"],"uri":["http://zotero.org/users/local/Y2pNJapA/items/3M7WYFAJ"],"itemData":{"id":655,"type":"article-journal","abstract":"We provide the first evaluation of the effect of the U.S. minimum legal drinking age (MLDA) on nonfatal injuries. Using administrative records from several states and a regression discontinuity approach, we document that inpatient hospital admissions and emergency department (ED) visits increase by 8.4 and 71.3 per 10,000 person-years, respectively, at age 21. These effects are due mainly to an increase in the rate at which young men experience accidental injuries, alcohol overdoses, and injuries inflicted by others. Our results suggest that the literature’s disproportionate focus on mortality leads to a significant underestimation of the benefits of tighter alcohol control.","container-title":"The Review of Economics and Statistics","DOI":"10.1162/REST_a_00615","ISSN":"0034-6535","issue":"1","journalAbbreviation":"The Review of Economics and Statistics","page":"95-104","source":"Silverchair","title":"The Minimum Legal Drinking Age and Morbidity in the United States","volume":"99","author":[{"family":"Carpenter","given":"Christopher"},{"family":"Dobkin","given":"Carlos"}],"issued":{"date-parts":[["2017",3,1]]}}}],"schema":"https://github.com/citation-style-language/schema/raw/master/csl-citation.json"} </w:instrText>
      </w:r>
      <w:r>
        <w:fldChar w:fldCharType="separate"/>
      </w:r>
      <w:r>
        <w:rPr>
          <w:noProof/>
        </w:rPr>
        <w:t>(Carpenter and Dobkin 2017)</w:t>
      </w:r>
      <w:r>
        <w:fldChar w:fldCharType="end"/>
      </w:r>
    </w:p>
    <w:p w14:paraId="053649FD" w14:textId="77777777" w:rsidR="0034437F" w:rsidRDefault="0034437F" w:rsidP="0034437F">
      <w:pPr>
        <w:pStyle w:val="ListParagraph"/>
        <w:numPr>
          <w:ilvl w:val="1"/>
          <w:numId w:val="1"/>
        </w:numPr>
      </w:pPr>
      <w:r>
        <w:t>Main Point:</w:t>
      </w:r>
    </w:p>
    <w:p w14:paraId="0EC12D7B" w14:textId="77777777" w:rsidR="0034437F" w:rsidRDefault="0034437F" w:rsidP="0034437F">
      <w:pPr>
        <w:pStyle w:val="ListParagraph"/>
        <w:numPr>
          <w:ilvl w:val="2"/>
          <w:numId w:val="1"/>
        </w:numPr>
      </w:pPr>
      <w:r>
        <w:t>Alcohol increases emergency room visits:</w:t>
      </w:r>
    </w:p>
    <w:p w14:paraId="23FA6E80" w14:textId="77777777" w:rsidR="0034437F" w:rsidRDefault="0034437F" w:rsidP="0034437F">
      <w:pPr>
        <w:pStyle w:val="ListParagraph"/>
        <w:numPr>
          <w:ilvl w:val="3"/>
          <w:numId w:val="1"/>
        </w:numPr>
      </w:pPr>
      <w:r>
        <w:t>These are due to people getting injuries from others, alcohol overdoses, and accidental injuries</w:t>
      </w:r>
    </w:p>
    <w:p w14:paraId="596DDB6C" w14:textId="77777777" w:rsidR="0034437F" w:rsidRDefault="0034437F" w:rsidP="0034437F">
      <w:pPr>
        <w:pStyle w:val="ListParagraph"/>
        <w:numPr>
          <w:ilvl w:val="1"/>
          <w:numId w:val="1"/>
        </w:numPr>
      </w:pPr>
      <w:r>
        <w:t>Author’s Position:</w:t>
      </w:r>
    </w:p>
    <w:p w14:paraId="66879D8B" w14:textId="77777777" w:rsidR="0034437F" w:rsidRDefault="0034437F" w:rsidP="0034437F">
      <w:pPr>
        <w:pStyle w:val="ListParagraph"/>
        <w:numPr>
          <w:ilvl w:val="2"/>
          <w:numId w:val="1"/>
        </w:numPr>
      </w:pPr>
      <w:r>
        <w:t>Restricting alcohol is good. We should do it more.</w:t>
      </w:r>
    </w:p>
    <w:p w14:paraId="7BB3B921" w14:textId="77777777" w:rsidR="0034437F" w:rsidRDefault="0034437F" w:rsidP="0034437F">
      <w:pPr>
        <w:pStyle w:val="ListParagraph"/>
        <w:numPr>
          <w:ilvl w:val="1"/>
          <w:numId w:val="1"/>
        </w:numPr>
      </w:pPr>
      <w:r>
        <w:t>How does it relate?</w:t>
      </w:r>
    </w:p>
    <w:p w14:paraId="38D22CD0" w14:textId="77777777" w:rsidR="0034437F" w:rsidRDefault="0034437F" w:rsidP="0034437F">
      <w:pPr>
        <w:pStyle w:val="ListParagraph"/>
        <w:numPr>
          <w:ilvl w:val="2"/>
          <w:numId w:val="1"/>
        </w:numPr>
      </w:pPr>
      <w:r>
        <w:t>Restricting alcohol has many benefits.</w:t>
      </w:r>
    </w:p>
    <w:p w14:paraId="720DEAEC" w14:textId="77777777" w:rsidR="0034437F" w:rsidRDefault="0034437F" w:rsidP="0034437F">
      <w:pPr>
        <w:pStyle w:val="ListParagraph"/>
        <w:numPr>
          <w:ilvl w:val="2"/>
          <w:numId w:val="1"/>
        </w:numPr>
      </w:pPr>
      <w:r>
        <w:lastRenderedPageBreak/>
        <w:t xml:space="preserve">Alcohol is bad. </w:t>
      </w:r>
      <w:proofErr w:type="gramStart"/>
      <w:r>
        <w:t>This is why</w:t>
      </w:r>
      <w:proofErr w:type="gramEnd"/>
      <w:r>
        <w:t xml:space="preserve"> we care about alcohol.</w:t>
      </w:r>
    </w:p>
    <w:p w14:paraId="1AFA44E4" w14:textId="77777777" w:rsidR="0034437F" w:rsidRDefault="0034437F" w:rsidP="0034437F">
      <w:pPr>
        <w:pStyle w:val="ListParagraph"/>
        <w:numPr>
          <w:ilvl w:val="0"/>
          <w:numId w:val="1"/>
        </w:numPr>
      </w:pPr>
      <w:r>
        <w:fldChar w:fldCharType="begin"/>
      </w:r>
      <w:r>
        <w:instrText xml:space="preserve"> ADDIN ZOTERO_ITEM CSL_CITATION {"citationID":"oL23aePw","properties":{"formattedCitation":"(Carpenter and Dobkin 2015)","plainCitation":"(Carpenter and Dobkin 2015)","noteIndex":0},"citationItems":[{"id":644,"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0E319AB3" w14:textId="77777777" w:rsidR="0034437F" w:rsidRDefault="0034437F" w:rsidP="0034437F">
      <w:pPr>
        <w:pStyle w:val="ListParagraph"/>
        <w:numPr>
          <w:ilvl w:val="1"/>
          <w:numId w:val="1"/>
        </w:numPr>
      </w:pPr>
      <w:r>
        <w:t>Main Point:</w:t>
      </w:r>
    </w:p>
    <w:p w14:paraId="20087D87" w14:textId="77777777" w:rsidR="0034437F" w:rsidRDefault="0034437F" w:rsidP="0034437F">
      <w:pPr>
        <w:pStyle w:val="ListParagraph"/>
        <w:numPr>
          <w:ilvl w:val="2"/>
          <w:numId w:val="1"/>
        </w:numPr>
      </w:pPr>
      <w:r>
        <w:t>Alcohol causes increases in propensity to commit crimes:</w:t>
      </w:r>
    </w:p>
    <w:p w14:paraId="00C455E0" w14:textId="77777777" w:rsidR="0034437F" w:rsidRDefault="0034437F" w:rsidP="0034437F">
      <w:pPr>
        <w:pStyle w:val="ListParagraph"/>
        <w:numPr>
          <w:ilvl w:val="3"/>
          <w:numId w:val="1"/>
        </w:numPr>
      </w:pPr>
      <w:r>
        <w:t>Mostly in the form of assaults/nuisance crimes/alcohol offenses.</w:t>
      </w:r>
    </w:p>
    <w:p w14:paraId="071F1DD6" w14:textId="77777777" w:rsidR="0034437F" w:rsidRDefault="0034437F" w:rsidP="0034437F">
      <w:pPr>
        <w:pStyle w:val="ListParagraph"/>
        <w:numPr>
          <w:ilvl w:val="3"/>
          <w:numId w:val="1"/>
        </w:numPr>
      </w:pPr>
      <w:r>
        <w:t>Modest increase in arrests from property crimes – so maybe not the best placebo</w:t>
      </w:r>
    </w:p>
    <w:p w14:paraId="4FC85BB5" w14:textId="77777777" w:rsidR="0034437F" w:rsidRDefault="0034437F" w:rsidP="0034437F">
      <w:pPr>
        <w:pStyle w:val="ListParagraph"/>
        <w:numPr>
          <w:ilvl w:val="3"/>
          <w:numId w:val="1"/>
        </w:numPr>
      </w:pPr>
      <w:r>
        <w:t>Modest increase in arrests for sale or usage of illegal drugs</w:t>
      </w:r>
    </w:p>
    <w:p w14:paraId="5473003D" w14:textId="77777777" w:rsidR="0034437F" w:rsidRDefault="0034437F" w:rsidP="0034437F">
      <w:pPr>
        <w:pStyle w:val="ListParagraph"/>
        <w:numPr>
          <w:ilvl w:val="1"/>
          <w:numId w:val="1"/>
        </w:numPr>
      </w:pPr>
      <w:r>
        <w:t>How does this relate?</w:t>
      </w:r>
    </w:p>
    <w:p w14:paraId="5ADCFF46" w14:textId="77777777" w:rsidR="0034437F" w:rsidRDefault="0034437F" w:rsidP="0034437F">
      <w:pPr>
        <w:pStyle w:val="ListParagraph"/>
        <w:numPr>
          <w:ilvl w:val="2"/>
          <w:numId w:val="1"/>
        </w:numPr>
      </w:pPr>
      <w:r>
        <w:t>Could be evidence that property crime shouldn’t decrease (</w:t>
      </w:r>
      <w:proofErr w:type="gramStart"/>
      <w:r>
        <w:t>e.g.</w:t>
      </w:r>
      <w:proofErr w:type="gramEnd"/>
      <w:r>
        <w:t xml:space="preserve"> no noticeable difference between robberies and burglaries)</w:t>
      </w:r>
    </w:p>
    <w:p w14:paraId="5634A12D" w14:textId="3E59B751" w:rsidR="0034437F" w:rsidRDefault="0034437F" w:rsidP="0034437F">
      <w:r>
        <w:t>Alcohol effects academic performance:</w:t>
      </w:r>
    </w:p>
    <w:p w14:paraId="4369714B" w14:textId="77777777" w:rsidR="0010640D" w:rsidRDefault="0010640D" w:rsidP="0010640D">
      <w:pPr>
        <w:pStyle w:val="ListParagraph"/>
        <w:numPr>
          <w:ilvl w:val="0"/>
          <w:numId w:val="1"/>
        </w:numPr>
      </w:pPr>
      <w:r>
        <w:fldChar w:fldCharType="begin"/>
      </w:r>
      <w:r>
        <w:instrText xml:space="preserve"> ADDIN ZOTERO_ITEM CSL_CITATION {"citationID":"0X9DPWy2","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3F2C1254" w14:textId="77777777" w:rsidR="0010640D" w:rsidRDefault="0010640D" w:rsidP="0010640D">
      <w:pPr>
        <w:pStyle w:val="ListParagraph"/>
        <w:numPr>
          <w:ilvl w:val="1"/>
          <w:numId w:val="1"/>
        </w:numPr>
      </w:pPr>
      <w:r>
        <w:t>Main Point:</w:t>
      </w:r>
    </w:p>
    <w:p w14:paraId="18C7F051" w14:textId="77777777" w:rsidR="0010640D" w:rsidRDefault="0010640D" w:rsidP="0010640D">
      <w:pPr>
        <w:pStyle w:val="ListParagraph"/>
        <w:numPr>
          <w:ilvl w:val="2"/>
          <w:numId w:val="1"/>
        </w:numPr>
      </w:pPr>
      <w:r>
        <w:t>Economic</w:t>
      </w:r>
    </w:p>
    <w:p w14:paraId="495B180F" w14:textId="77777777" w:rsidR="0010640D" w:rsidRDefault="0010640D" w:rsidP="0010640D">
      <w:pPr>
        <w:pStyle w:val="ListParagraph"/>
        <w:numPr>
          <w:ilvl w:val="2"/>
          <w:numId w:val="1"/>
        </w:numPr>
      </w:pPr>
      <w:r>
        <w:t>Drinking impairs college performance in terms of grade point average – highest performing students are the most affected.</w:t>
      </w:r>
    </w:p>
    <w:p w14:paraId="46B6DFF9" w14:textId="77777777" w:rsidR="0010640D" w:rsidRDefault="0010640D" w:rsidP="0010640D">
      <w:pPr>
        <w:pStyle w:val="ListParagraph"/>
        <w:numPr>
          <w:ilvl w:val="0"/>
          <w:numId w:val="1"/>
        </w:numPr>
      </w:pPr>
      <w:r>
        <w:fldChar w:fldCharType="begin"/>
      </w:r>
      <w:r>
        <w:instrText xml:space="preserve"> ADDIN ZOTERO_ITEM CSL_CITATION {"citationID":"GJM6ayWk","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70BB3C34" w14:textId="77777777" w:rsidR="0010640D" w:rsidRDefault="0010640D" w:rsidP="0010640D">
      <w:pPr>
        <w:pStyle w:val="ListParagraph"/>
        <w:numPr>
          <w:ilvl w:val="1"/>
          <w:numId w:val="1"/>
        </w:numPr>
      </w:pPr>
      <w:r>
        <w:t>Main Point:</w:t>
      </w:r>
    </w:p>
    <w:p w14:paraId="5A01948B" w14:textId="77777777" w:rsidR="0010640D" w:rsidRDefault="0010640D" w:rsidP="0010640D">
      <w:pPr>
        <w:pStyle w:val="ListParagraph"/>
        <w:numPr>
          <w:ilvl w:val="2"/>
          <w:numId w:val="1"/>
        </w:numPr>
      </w:pPr>
      <w:r>
        <w:t>Economic</w:t>
      </w:r>
    </w:p>
    <w:p w14:paraId="12DA63D0" w14:textId="7D3E96EC" w:rsidR="0034437F" w:rsidRDefault="0010640D" w:rsidP="0034437F">
      <w:pPr>
        <w:pStyle w:val="ListParagraph"/>
        <w:numPr>
          <w:ilvl w:val="2"/>
          <w:numId w:val="1"/>
        </w:numPr>
      </w:pPr>
      <w:r>
        <w:t>Alcohol affects college performance – it affects those who didn’t have access to underage drinking the most (</w:t>
      </w:r>
      <w:proofErr w:type="gramStart"/>
      <w:r>
        <w:t>e.g.</w:t>
      </w:r>
      <w:proofErr w:type="gramEnd"/>
      <w:r>
        <w:t xml:space="preserve"> not fraternity members).</w:t>
      </w:r>
    </w:p>
    <w:p w14:paraId="4E40A0B2" w14:textId="77777777" w:rsidR="0034437F" w:rsidRDefault="0034437F" w:rsidP="0034437F"/>
    <w:p w14:paraId="0444E519" w14:textId="6C6643E5" w:rsidR="0034437F" w:rsidRDefault="0034437F" w:rsidP="0034437F"/>
    <w:p w14:paraId="2A478E18" w14:textId="27C78FB3" w:rsidR="0034437F" w:rsidRDefault="0034437F" w:rsidP="0034437F">
      <w:r>
        <w:t>Peer effects of alcohol</w:t>
      </w:r>
    </w:p>
    <w:p w14:paraId="1B50F11E" w14:textId="77777777" w:rsidR="0034437F" w:rsidRDefault="0034437F" w:rsidP="0034437F">
      <w:pPr>
        <w:pStyle w:val="ListParagraph"/>
        <w:numPr>
          <w:ilvl w:val="0"/>
          <w:numId w:val="1"/>
        </w:numPr>
      </w:pPr>
      <w:r>
        <w:fldChar w:fldCharType="begin"/>
      </w:r>
      <w:r>
        <w:instrText xml:space="preserve"> ADDIN ZOTERO_ITEM CSL_CITATION {"citationID":"9rDVStJA","properties":{"formattedCitation":"(Fletcher 2012)","plainCitation":"(Fletcher 2012)","noteIndex":0},"citationItems":[{"id":664,"uris":["http://zotero.org/users/local/Y2pNJapA/items/NBA3TD3Y"],"uri":["http://zotero.org/users/local/Y2pNJapA/items/NBA3TD3Y"],"itemData":{"id":664,"type":"article-journal","abstract":"In order to address empirical difficulties in research examining peer effects in alcohol consumption, I use instrumental variables/fixed effects methodology that compares students in different grades within the same school who face a different set of classmate decisions. Within this context, I suggest that alcohol availability in classmates’ homes and classmates’ parents’ alcohol abuse can be used as instruments. Results indicate that a 10% increase in the proportion of classmates who drink increases the likelihood an individual drinks by five percentage points. This paper also provides evidence of peer effects in problem drinking, such as binge drinking and drunkenness.","container-title":"Journal of Population Economics","DOI":"10.1007/s00148-011-0365-9","ISSN":"1432-1475","issue":"4","journalAbbreviation":"J Popul Econ","language":"en","page":"1265-1286","source":"Springer Link","title":"Peer influences on adolescent alcohol consumption: evidence using an instrumental variables/fixed effect approach","title-short":"Peer influences on adolescent alcohol consumption","volume":"25","author":[{"family":"Fletcher","given":"Jason M."}],"issued":{"date-parts":[["2012",10,1]]}}}],"schema":"https://github.com/citation-style-language/schema/raw/master/csl-citation.json"} </w:instrText>
      </w:r>
      <w:r>
        <w:fldChar w:fldCharType="separate"/>
      </w:r>
      <w:r>
        <w:rPr>
          <w:noProof/>
        </w:rPr>
        <w:t>(Fletcher 2012)</w:t>
      </w:r>
      <w:r>
        <w:fldChar w:fldCharType="end"/>
      </w:r>
    </w:p>
    <w:p w14:paraId="0B3EDC4D" w14:textId="77777777" w:rsidR="0034437F" w:rsidRDefault="0034437F" w:rsidP="0034437F">
      <w:pPr>
        <w:pStyle w:val="ListParagraph"/>
        <w:numPr>
          <w:ilvl w:val="1"/>
          <w:numId w:val="1"/>
        </w:numPr>
      </w:pPr>
      <w:r>
        <w:t>Main Point:</w:t>
      </w:r>
    </w:p>
    <w:p w14:paraId="059625A2" w14:textId="77777777" w:rsidR="0034437F" w:rsidRDefault="0034437F" w:rsidP="0034437F">
      <w:pPr>
        <w:pStyle w:val="ListParagraph"/>
        <w:numPr>
          <w:ilvl w:val="2"/>
          <w:numId w:val="1"/>
        </w:numPr>
      </w:pPr>
      <w:r>
        <w:t>Economic</w:t>
      </w:r>
    </w:p>
    <w:p w14:paraId="6C2E590B" w14:textId="77777777" w:rsidR="0034437F" w:rsidRDefault="0034437F" w:rsidP="0034437F">
      <w:pPr>
        <w:pStyle w:val="ListParagraph"/>
        <w:numPr>
          <w:ilvl w:val="2"/>
          <w:numId w:val="1"/>
        </w:numPr>
      </w:pPr>
      <w:r>
        <w:t>Peers influence alcoholic behavior. Nothing new here</w:t>
      </w:r>
    </w:p>
    <w:p w14:paraId="491AE6BE" w14:textId="77777777" w:rsidR="0034437F" w:rsidRDefault="0034437F" w:rsidP="0034437F">
      <w:pPr>
        <w:pStyle w:val="ListParagraph"/>
        <w:numPr>
          <w:ilvl w:val="1"/>
          <w:numId w:val="1"/>
        </w:numPr>
      </w:pPr>
      <w:r>
        <w:t>How does this relate?</w:t>
      </w:r>
    </w:p>
    <w:p w14:paraId="2812E8A8" w14:textId="77777777" w:rsidR="0034437F" w:rsidRDefault="0034437F" w:rsidP="0034437F">
      <w:pPr>
        <w:pStyle w:val="ListParagraph"/>
        <w:numPr>
          <w:ilvl w:val="2"/>
          <w:numId w:val="1"/>
        </w:numPr>
      </w:pPr>
      <w:r>
        <w:t>Most just an effect of why we might expect fraternity parties being banned to decrease alcohol offenses.</w:t>
      </w:r>
    </w:p>
    <w:p w14:paraId="2DE09215" w14:textId="77777777" w:rsidR="0034437F" w:rsidRDefault="0034437F" w:rsidP="0034437F"/>
    <w:p w14:paraId="3515D8DF" w14:textId="468CD7F3" w:rsidR="0034437F" w:rsidRDefault="0034437F">
      <w:r>
        <w:t>Effects of Drugs:</w:t>
      </w:r>
    </w:p>
    <w:p w14:paraId="17D5FAF9" w14:textId="77777777" w:rsidR="0034437F" w:rsidRDefault="0034437F" w:rsidP="0034437F">
      <w:pPr>
        <w:pStyle w:val="ListParagraph"/>
        <w:numPr>
          <w:ilvl w:val="0"/>
          <w:numId w:val="1"/>
        </w:numPr>
      </w:pPr>
      <w:r>
        <w:fldChar w:fldCharType="begin"/>
      </w:r>
      <w:r>
        <w:instrText xml:space="preserve"> ADDIN ZOTERO_ITEM CSL_CITATION {"citationID":"EVTLoDu9","properties":{"formattedCitation":"(Marie and Z\\uc0\\u246{}litz 2017)","plainCitation":"(Marie and Zölitz 2017)","noteIndex":0},"citationItems":[{"id":668,"uris":["http://zotero.org/users/local/Y2pNJapA/items/H5HKKGKU"],"uri":["http://zotero.org/users/local/Y2pNJapA/items/H5HKKGKU"],"itemData":{"id":668,"type":"article-journal","abstract":"This paper investigates how legal cannabis access affects student performance. Identification comes from an exceptional policy introduced in the city of Maastricht in the Netherlands that discriminated access via licensed cannabis shops based on an individual’s nationality. We apply a difference-in-difference approach using administrative panel data on course grades of local students enrolled at Maastricht University before and during the partial cannabis prohibition. We find that the academic performance of students who are no longer legally permitted to buy cannabis substantially increases. Grade improvements are driven by younger students and the effects are stronger for women and low performers. In line with how cannabis consumption affects cognitive functioning, we find that performance gains are larger for courses that require more numerical/mathematical skills. Our investigation of underlying channels using course evaluations suggests that performance gains are driven by an improved understanding of the material rather than changes in students’ study effort.","container-title":"The Review of Economic Studies","DOI":"10.1093/restud/rdx020","ISSN":"0034-6527","issue":"3","journalAbbreviation":"The Review of Economic Studies","page":"1210-1237","source":"Silverchair","title":"“High” Achievers? Cannabis Access and Academic Performance","title-short":"“High” Achievers?","volume":"84","author":[{"family":"Marie","given":"Olivier"},{"family":"Zölitz","given":"Ulf"}],"issued":{"date-parts":[["2017",7,1]]}}}],"schema":"https://github.com/citation-style-language/schema/raw/master/csl-citation.json"} </w:instrText>
      </w:r>
      <w:r>
        <w:fldChar w:fldCharType="separate"/>
      </w:r>
      <w:r w:rsidRPr="00A25AD8">
        <w:rPr>
          <w:rFonts w:ascii="Calibri" w:cs="Calibri"/>
        </w:rPr>
        <w:t xml:space="preserve">(Marie and </w:t>
      </w:r>
      <w:proofErr w:type="spellStart"/>
      <w:r w:rsidRPr="00A25AD8">
        <w:rPr>
          <w:rFonts w:ascii="Calibri" w:cs="Calibri"/>
        </w:rPr>
        <w:t>Zölitz</w:t>
      </w:r>
      <w:proofErr w:type="spellEnd"/>
      <w:r w:rsidRPr="00A25AD8">
        <w:rPr>
          <w:rFonts w:ascii="Calibri" w:cs="Calibri"/>
        </w:rPr>
        <w:t xml:space="preserve"> 2017)</w:t>
      </w:r>
      <w:r>
        <w:fldChar w:fldCharType="end"/>
      </w:r>
    </w:p>
    <w:p w14:paraId="0709E825" w14:textId="77777777" w:rsidR="0034437F" w:rsidRDefault="0034437F" w:rsidP="0034437F">
      <w:pPr>
        <w:pStyle w:val="ListParagraph"/>
        <w:numPr>
          <w:ilvl w:val="1"/>
          <w:numId w:val="1"/>
        </w:numPr>
      </w:pPr>
      <w:r>
        <w:t>Main Point:</w:t>
      </w:r>
    </w:p>
    <w:p w14:paraId="221B8412" w14:textId="77777777" w:rsidR="0034437F" w:rsidRDefault="0034437F" w:rsidP="0034437F">
      <w:pPr>
        <w:pStyle w:val="ListParagraph"/>
        <w:numPr>
          <w:ilvl w:val="2"/>
          <w:numId w:val="1"/>
        </w:numPr>
      </w:pPr>
      <w:r>
        <w:t>Finds that legal cannabis access affects student performance.</w:t>
      </w:r>
    </w:p>
    <w:p w14:paraId="14A67BF6" w14:textId="77777777" w:rsidR="0034437F" w:rsidRDefault="0034437F" w:rsidP="0034437F">
      <w:pPr>
        <w:pStyle w:val="ListParagraph"/>
        <w:numPr>
          <w:ilvl w:val="3"/>
          <w:numId w:val="1"/>
        </w:numPr>
      </w:pPr>
      <w:r>
        <w:t>Grade improvements are driven by younger students and effects are stronger for women and low performers.</w:t>
      </w:r>
    </w:p>
    <w:p w14:paraId="51EE428A" w14:textId="77777777" w:rsidR="0034437F" w:rsidRDefault="0034437F" w:rsidP="0034437F">
      <w:pPr>
        <w:pStyle w:val="ListParagraph"/>
        <w:numPr>
          <w:ilvl w:val="4"/>
          <w:numId w:val="1"/>
        </w:numPr>
      </w:pPr>
      <w:r>
        <w:t>Performance improvements stronger in courses that require mathematic/numerical skills</w:t>
      </w:r>
    </w:p>
    <w:p w14:paraId="3C7B8E7C" w14:textId="77777777" w:rsidR="0034437F" w:rsidRDefault="0034437F" w:rsidP="0034437F">
      <w:pPr>
        <w:pStyle w:val="ListParagraph"/>
        <w:numPr>
          <w:ilvl w:val="3"/>
          <w:numId w:val="1"/>
        </w:numPr>
      </w:pPr>
      <w:r>
        <w:t>Driven by improved understanding using course evaluations</w:t>
      </w:r>
    </w:p>
    <w:p w14:paraId="6B160987" w14:textId="77777777" w:rsidR="0034437F" w:rsidRDefault="0034437F" w:rsidP="0034437F">
      <w:pPr>
        <w:pStyle w:val="ListParagraph"/>
        <w:numPr>
          <w:ilvl w:val="2"/>
          <w:numId w:val="1"/>
        </w:numPr>
      </w:pPr>
    </w:p>
    <w:p w14:paraId="4778821E" w14:textId="77777777" w:rsidR="0034437F" w:rsidRDefault="0034437F" w:rsidP="0034437F">
      <w:pPr>
        <w:pStyle w:val="ListParagraph"/>
        <w:numPr>
          <w:ilvl w:val="1"/>
          <w:numId w:val="1"/>
        </w:numPr>
      </w:pPr>
      <w:r>
        <w:lastRenderedPageBreak/>
        <w:t>Author’s Position:</w:t>
      </w:r>
    </w:p>
    <w:p w14:paraId="75249F53" w14:textId="77777777" w:rsidR="0034437F" w:rsidRDefault="0034437F" w:rsidP="0034437F">
      <w:pPr>
        <w:pStyle w:val="ListParagraph"/>
        <w:numPr>
          <w:ilvl w:val="2"/>
          <w:numId w:val="1"/>
        </w:numPr>
      </w:pPr>
      <w:r>
        <w:t>Limiting cannabis buying/access improves grades.</w:t>
      </w:r>
    </w:p>
    <w:p w14:paraId="1901189C" w14:textId="77777777" w:rsidR="0034437F" w:rsidRDefault="0034437F" w:rsidP="0034437F">
      <w:pPr>
        <w:pStyle w:val="ListParagraph"/>
        <w:numPr>
          <w:ilvl w:val="1"/>
          <w:numId w:val="1"/>
        </w:numPr>
      </w:pPr>
      <w:r>
        <w:t>How does it relate?</w:t>
      </w:r>
    </w:p>
    <w:p w14:paraId="5A19CA0C" w14:textId="77777777" w:rsidR="0034437F" w:rsidRDefault="0034437F" w:rsidP="0034437F">
      <w:pPr>
        <w:pStyle w:val="ListParagraph"/>
        <w:numPr>
          <w:ilvl w:val="2"/>
          <w:numId w:val="1"/>
        </w:numPr>
      </w:pPr>
      <w:r>
        <w:t>Mostly a tertiary relation as a reason why we care about drug offenses.</w:t>
      </w:r>
    </w:p>
    <w:p w14:paraId="2A692319" w14:textId="77777777" w:rsidR="0034437F" w:rsidRDefault="0034437F" w:rsidP="0034437F">
      <w:pPr>
        <w:pStyle w:val="ListParagraph"/>
        <w:numPr>
          <w:ilvl w:val="1"/>
          <w:numId w:val="1"/>
        </w:numPr>
      </w:pPr>
      <w:r>
        <w:t>Data:</w:t>
      </w:r>
    </w:p>
    <w:p w14:paraId="1E744FC6" w14:textId="77777777" w:rsidR="0034437F" w:rsidRDefault="0034437F" w:rsidP="0034437F">
      <w:pPr>
        <w:pStyle w:val="ListParagraph"/>
        <w:numPr>
          <w:ilvl w:val="1"/>
          <w:numId w:val="1"/>
        </w:numPr>
      </w:pPr>
      <w:r>
        <w:t>Shortcomings:</w:t>
      </w:r>
    </w:p>
    <w:p w14:paraId="6F2522AA" w14:textId="77777777" w:rsidR="0034437F" w:rsidRDefault="0034437F" w:rsidP="0034437F">
      <w:pPr>
        <w:pStyle w:val="ListParagraph"/>
        <w:numPr>
          <w:ilvl w:val="2"/>
          <w:numId w:val="1"/>
        </w:numPr>
      </w:pPr>
      <w:r>
        <w:t>Study was in the Netherlands so not sure if it applies to the US</w:t>
      </w:r>
    </w:p>
    <w:p w14:paraId="24455F7E" w14:textId="77777777" w:rsidR="0034437F" w:rsidRDefault="0034437F"/>
    <w:p w14:paraId="27DF547D" w14:textId="5A705D97" w:rsidR="0034437F" w:rsidRDefault="0010640D">
      <w:r>
        <w:t>Fraternity literature</w:t>
      </w:r>
    </w:p>
    <w:p w14:paraId="23C35B73" w14:textId="18980C58" w:rsidR="0010640D" w:rsidRDefault="0010640D"/>
    <w:p w14:paraId="1C1E3CF9" w14:textId="5A911880" w:rsidR="0010640D" w:rsidRDefault="0010640D">
      <w:r>
        <w:t>Fraternity membership on grades/graduation:</w:t>
      </w:r>
    </w:p>
    <w:p w14:paraId="4B7DB291" w14:textId="77777777" w:rsidR="0010640D" w:rsidRDefault="0010640D" w:rsidP="0010640D">
      <w:pPr>
        <w:pStyle w:val="ListParagraph"/>
        <w:numPr>
          <w:ilvl w:val="0"/>
          <w:numId w:val="2"/>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mvlCSbCo","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0384B67"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7AB18961"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07F03BB6"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262F7722"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05FA07CE"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640A2301"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3EDCDE7"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05011061"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14DE1DA7"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13E252BE" w14:textId="601EDDE5" w:rsidR="0010640D" w:rsidRDefault="0010640D">
      <w:r>
        <w:t>Fraternities and sexual assault</w:t>
      </w:r>
    </w:p>
    <w:p w14:paraId="54A99C4A" w14:textId="77777777" w:rsidR="0010640D" w:rsidRDefault="0010640D" w:rsidP="0010640D">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Armstrong, Hamilton, and Sweeney 2006)</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
    <w:p w14:paraId="09DDB800"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19E887CF"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08AEBF55"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32EEDD06"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10A1EB0D"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EC30A38" w14:textId="77777777" w:rsidR="0010640D" w:rsidRDefault="0010640D" w:rsidP="0010640D">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0B6BDE8A"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4444FF97"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Main Study: 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60E2B2F"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iliation for women, they do not for men. Just one university.</w:t>
      </w:r>
    </w:p>
    <w:p w14:paraId="1B337BFA" w14:textId="6EE378B8" w:rsidR="0010640D" w:rsidRDefault="00F61509">
      <w:r>
        <w:t>Fraternity parties and drinking:</w:t>
      </w:r>
    </w:p>
    <w:p w14:paraId="5C509790" w14:textId="77777777" w:rsidR="00F61509" w:rsidRDefault="00F61509" w:rsidP="00F61509">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1AD36806"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3B4A798F"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3263273"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B6A34E6" w14:textId="77777777" w:rsidR="00F61509" w:rsidRDefault="00F61509" w:rsidP="00F61509">
      <w:pPr>
        <w:numPr>
          <w:ilvl w:val="3"/>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147C5491"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0C4FF91"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208D1CB1"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609282EC"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79B2A26" w14:textId="77777777" w:rsidR="00F61509" w:rsidRDefault="00F61509"/>
    <w:sectPr w:rsidR="00F615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740A7"/>
    <w:multiLevelType w:val="hybridMultilevel"/>
    <w:tmpl w:val="EBA4A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37F"/>
    <w:rsid w:val="0010640D"/>
    <w:rsid w:val="0034437F"/>
    <w:rsid w:val="003E1751"/>
    <w:rsid w:val="00986C73"/>
    <w:rsid w:val="00F61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C9DA50"/>
  <w15:chartTrackingRefBased/>
  <w15:docId w15:val="{4E4FAED2-1C3A-0343-BE6F-28029D9FE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43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6132</Words>
  <Characters>34959</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1</cp:revision>
  <dcterms:created xsi:type="dcterms:W3CDTF">2021-12-29T21:25:00Z</dcterms:created>
  <dcterms:modified xsi:type="dcterms:W3CDTF">2021-12-29T21:57:00Z</dcterms:modified>
</cp:coreProperties>
</file>